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364" w:rsidRDefault="00386364">
      <w:pPr>
        <w:rPr>
          <w:sz w:val="24"/>
        </w:rPr>
      </w:pPr>
      <w:r>
        <w:rPr>
          <w:sz w:val="24"/>
        </w:rPr>
        <w:t>Pilihan judul tesis:</w:t>
      </w:r>
    </w:p>
    <w:p w:rsidR="00386364" w:rsidRPr="005546C9" w:rsidRDefault="00386364" w:rsidP="005546C9">
      <w:pPr>
        <w:pStyle w:val="ListParagraph"/>
        <w:numPr>
          <w:ilvl w:val="0"/>
          <w:numId w:val="6"/>
        </w:numPr>
        <w:rPr>
          <w:sz w:val="24"/>
        </w:rPr>
      </w:pPr>
      <w:r>
        <w:rPr>
          <w:sz w:val="24"/>
        </w:rPr>
        <w:t xml:space="preserve">Pengembangan Kakas </w:t>
      </w:r>
      <w:r w:rsidR="009E019D">
        <w:rPr>
          <w:sz w:val="24"/>
        </w:rPr>
        <w:t xml:space="preserve">Berbasis Web </w:t>
      </w:r>
      <w:r w:rsidR="00791763">
        <w:rPr>
          <w:sz w:val="24"/>
        </w:rPr>
        <w:t xml:space="preserve">Untuk </w:t>
      </w:r>
      <w:r w:rsidR="001A7D04">
        <w:rPr>
          <w:sz w:val="24"/>
        </w:rPr>
        <w:t xml:space="preserve">Visualisasi Program </w:t>
      </w:r>
      <w:r w:rsidR="00791763">
        <w:rPr>
          <w:sz w:val="24"/>
        </w:rPr>
        <w:t>dengan Deteksi Algoritma Graf dalam Kode</w:t>
      </w:r>
    </w:p>
    <w:p w:rsidR="000732B8" w:rsidRDefault="000732B8" w:rsidP="00386364">
      <w:pPr>
        <w:pStyle w:val="ListParagraph"/>
        <w:numPr>
          <w:ilvl w:val="0"/>
          <w:numId w:val="6"/>
        </w:numPr>
        <w:rPr>
          <w:sz w:val="24"/>
        </w:rPr>
      </w:pPr>
      <w:r>
        <w:rPr>
          <w:sz w:val="24"/>
        </w:rPr>
        <w:t>Pengembangan Visual Framework Graf Untuk Kakas Visualisasi Eksekusi Program</w:t>
      </w:r>
    </w:p>
    <w:p w:rsidR="000732B8" w:rsidRDefault="000732B8" w:rsidP="00386364">
      <w:pPr>
        <w:pStyle w:val="ListParagraph"/>
        <w:numPr>
          <w:ilvl w:val="0"/>
          <w:numId w:val="6"/>
        </w:numPr>
        <w:rPr>
          <w:sz w:val="24"/>
        </w:rPr>
      </w:pPr>
      <w:r>
        <w:rPr>
          <w:sz w:val="24"/>
        </w:rPr>
        <w:t xml:space="preserve">Pengembangan Kakas </w:t>
      </w:r>
      <w:r w:rsidR="00EB4D66">
        <w:rPr>
          <w:sz w:val="24"/>
        </w:rPr>
        <w:t xml:space="preserve">Visualisasi Graf </w:t>
      </w:r>
      <w:r>
        <w:rPr>
          <w:sz w:val="24"/>
        </w:rPr>
        <w:t>Berbasis Web</w:t>
      </w:r>
    </w:p>
    <w:p w:rsidR="00786896" w:rsidRDefault="00786896" w:rsidP="00386364">
      <w:pPr>
        <w:pStyle w:val="ListParagraph"/>
        <w:numPr>
          <w:ilvl w:val="0"/>
          <w:numId w:val="6"/>
        </w:numPr>
        <w:rPr>
          <w:sz w:val="24"/>
        </w:rPr>
      </w:pPr>
      <w:r>
        <w:rPr>
          <w:sz w:val="24"/>
        </w:rPr>
        <w:t>Pengembangan Metode Visualisasi Eksekusi Program Untuk Graf</w:t>
      </w:r>
    </w:p>
    <w:p w:rsidR="008E4360" w:rsidRDefault="008E4360" w:rsidP="00386364">
      <w:pPr>
        <w:pStyle w:val="ListParagraph"/>
        <w:numPr>
          <w:ilvl w:val="0"/>
          <w:numId w:val="6"/>
        </w:numPr>
        <w:rPr>
          <w:sz w:val="24"/>
        </w:rPr>
      </w:pPr>
      <w:r>
        <w:rPr>
          <w:sz w:val="24"/>
        </w:rPr>
        <w:t>Pengembangan Kakas Visualisasi Eksekusi Program Untuk Graf Berbasis Web</w:t>
      </w:r>
    </w:p>
    <w:p w:rsidR="003B6DCC" w:rsidRDefault="00127CFB" w:rsidP="00127CFB">
      <w:pPr>
        <w:pStyle w:val="ListParagraph"/>
        <w:numPr>
          <w:ilvl w:val="0"/>
          <w:numId w:val="6"/>
        </w:numPr>
        <w:rPr>
          <w:sz w:val="24"/>
        </w:rPr>
      </w:pPr>
      <w:r>
        <w:rPr>
          <w:sz w:val="24"/>
        </w:rPr>
        <w:t xml:space="preserve">Pengembangan Kakas Visualisasi Program Untuk Graf Berbasis Web dengan Memanfaatkan </w:t>
      </w:r>
      <w:r w:rsidR="00B442F6">
        <w:rPr>
          <w:sz w:val="24"/>
        </w:rPr>
        <w:t xml:space="preserve">Pustaka </w:t>
      </w:r>
      <w:r>
        <w:rPr>
          <w:sz w:val="24"/>
        </w:rPr>
        <w:t>D3</w:t>
      </w:r>
      <w:r w:rsidR="00B442F6">
        <w:rPr>
          <w:sz w:val="24"/>
        </w:rPr>
        <w:t>JS</w:t>
      </w:r>
    </w:p>
    <w:p w:rsidR="00127CFB" w:rsidRDefault="00B524DA" w:rsidP="00127CFB">
      <w:pPr>
        <w:pStyle w:val="ListParagraph"/>
        <w:numPr>
          <w:ilvl w:val="0"/>
          <w:numId w:val="6"/>
        </w:numPr>
        <w:rPr>
          <w:sz w:val="24"/>
        </w:rPr>
      </w:pPr>
      <w:r w:rsidRPr="003B6DCC">
        <w:rPr>
          <w:sz w:val="24"/>
        </w:rPr>
        <w:t>Pengembangan Kakas Visualisasi dengan mendeteksi graf dalam kode program</w:t>
      </w:r>
    </w:p>
    <w:p w:rsidR="00246858" w:rsidRPr="007B29BF" w:rsidRDefault="00246858" w:rsidP="00127CFB">
      <w:pPr>
        <w:pStyle w:val="ListParagraph"/>
        <w:numPr>
          <w:ilvl w:val="0"/>
          <w:numId w:val="6"/>
        </w:numPr>
        <w:rPr>
          <w:strike/>
          <w:sz w:val="24"/>
        </w:rPr>
      </w:pPr>
      <w:r w:rsidRPr="007B29BF">
        <w:rPr>
          <w:strike/>
          <w:sz w:val="24"/>
        </w:rPr>
        <w:t>Abstraksi Proses Graf Pada Kode Untuk Visualisasi Program</w:t>
      </w:r>
    </w:p>
    <w:p w:rsidR="007B29BF" w:rsidRDefault="007B29BF" w:rsidP="00127CFB">
      <w:pPr>
        <w:pStyle w:val="ListParagraph"/>
        <w:numPr>
          <w:ilvl w:val="0"/>
          <w:numId w:val="6"/>
        </w:numPr>
        <w:rPr>
          <w:sz w:val="24"/>
        </w:rPr>
      </w:pPr>
      <w:r>
        <w:rPr>
          <w:sz w:val="24"/>
        </w:rPr>
        <w:t>Pengembangan Kakas Visualisasi Eksekusi Kode Untuk Graf</w:t>
      </w:r>
      <w:r w:rsidR="00726C48">
        <w:rPr>
          <w:sz w:val="24"/>
        </w:rPr>
        <w:t xml:space="preserve"> sebagai Media Belajar Pemrograman</w:t>
      </w:r>
    </w:p>
    <w:p w:rsidR="00B814E1" w:rsidRDefault="00B814E1" w:rsidP="00127CFB">
      <w:pPr>
        <w:pStyle w:val="ListParagraph"/>
        <w:numPr>
          <w:ilvl w:val="0"/>
          <w:numId w:val="6"/>
        </w:numPr>
        <w:rPr>
          <w:sz w:val="24"/>
        </w:rPr>
      </w:pPr>
      <w:r w:rsidRPr="00B814E1">
        <w:rPr>
          <w:sz w:val="24"/>
          <w:highlight w:val="yellow"/>
        </w:rPr>
        <w:t>Pengembangan Kakas Visualisasi dari Graf Kode Program untuk Memahami Eksekusi kode program</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9A241C" w:rsidP="005F674F">
            <w:r>
              <w:t xml:space="preserve">Apa itu </w:t>
            </w:r>
            <w:r w:rsidR="003963F1">
              <w:t>Visualisasi</w:t>
            </w:r>
            <w:r>
              <w:t xml:space="preserve"> dan bagaimana perkembangannya</w:t>
            </w:r>
          </w:p>
        </w:tc>
      </w:tr>
      <w:tr w:rsidR="000322B8" w:rsidTr="00386364">
        <w:tc>
          <w:tcPr>
            <w:tcW w:w="1638" w:type="dxa"/>
          </w:tcPr>
          <w:p w:rsidR="000322B8" w:rsidRDefault="001651BC" w:rsidP="000322B8">
            <w:r>
              <w:t>Alinea 2</w:t>
            </w:r>
          </w:p>
        </w:tc>
        <w:tc>
          <w:tcPr>
            <w:tcW w:w="7378" w:type="dxa"/>
          </w:tcPr>
          <w:p w:rsidR="000322B8" w:rsidRDefault="00B524DA" w:rsidP="000322B8">
            <w:r>
              <w:t>Kemajuan</w:t>
            </w:r>
            <w:r w:rsidR="0000194F">
              <w:t xml:space="preserve"> teknologi visualisasi pada web</w:t>
            </w:r>
          </w:p>
        </w:tc>
      </w:tr>
      <w:tr w:rsidR="000322B8" w:rsidTr="00386364">
        <w:tc>
          <w:tcPr>
            <w:tcW w:w="1638" w:type="dxa"/>
          </w:tcPr>
          <w:p w:rsidR="000322B8" w:rsidRDefault="001651BC" w:rsidP="000322B8">
            <w:r>
              <w:t>Alinea 3</w:t>
            </w:r>
          </w:p>
        </w:tc>
        <w:tc>
          <w:tcPr>
            <w:tcW w:w="7378" w:type="dxa"/>
          </w:tcPr>
          <w:p w:rsidR="001651BC" w:rsidRDefault="002B797C" w:rsidP="007356C7">
            <w:r>
              <w:t>Struktur data adalah salah satu subjek penting dalam pemrograman</w:t>
            </w:r>
          </w:p>
        </w:tc>
      </w:tr>
      <w:tr w:rsidR="00922898" w:rsidTr="00386364">
        <w:tc>
          <w:tcPr>
            <w:tcW w:w="1638" w:type="dxa"/>
          </w:tcPr>
          <w:p w:rsidR="00922898" w:rsidRDefault="001651BC" w:rsidP="000322B8">
            <w:r>
              <w:t>Alinea 4</w:t>
            </w:r>
          </w:p>
        </w:tc>
        <w:tc>
          <w:tcPr>
            <w:tcW w:w="7378" w:type="dxa"/>
          </w:tcPr>
          <w:p w:rsidR="00922898" w:rsidRDefault="007356C7" w:rsidP="00E35395">
            <w:r>
              <w:t>Perkembangan kakas VP berbasis web</w:t>
            </w:r>
            <w:r w:rsidR="002B797C">
              <w:t>, kenapa dipilih OPT</w:t>
            </w:r>
          </w:p>
        </w:tc>
      </w:tr>
      <w:tr w:rsidR="009F3394" w:rsidTr="00386364">
        <w:tc>
          <w:tcPr>
            <w:tcW w:w="1638" w:type="dxa"/>
          </w:tcPr>
          <w:p w:rsidR="009F3394" w:rsidRDefault="009F3394" w:rsidP="000322B8">
            <w:r>
              <w:t>Alinea 5</w:t>
            </w:r>
          </w:p>
        </w:tc>
        <w:tc>
          <w:tcPr>
            <w:tcW w:w="7378" w:type="dxa"/>
          </w:tcPr>
          <w:p w:rsidR="009F3394" w:rsidRDefault="009F3394" w:rsidP="009F3394">
            <w:r>
              <w:t>Fitur yang telah dikembangkan dan permasalahan yang ada pada kakas OPT</w:t>
            </w:r>
          </w:p>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D3075C" w:rsidRDefault="00D3075C" w:rsidP="009A49F7">
      <w:pPr>
        <w:rPr>
          <w:sz w:val="24"/>
        </w:rPr>
      </w:pPr>
      <w:r>
        <w:rPr>
          <w:sz w:val="24"/>
        </w:rPr>
        <w:t xml:space="preserve">Alasan lain pengembangan kakas ini adalah karena telah berkembang pesat model belajar secara </w:t>
      </w:r>
      <w:r w:rsidRPr="00C976B6">
        <w:rPr>
          <w:i/>
          <w:sz w:val="24"/>
        </w:rPr>
        <w:t>online</w:t>
      </w:r>
      <w:r>
        <w:rPr>
          <w:sz w:val="24"/>
        </w:rPr>
        <w:t xml:space="preserve"> atau yang saat ini disebut MOOC (</w:t>
      </w:r>
      <w:r w:rsidRPr="00D3075C">
        <w:rPr>
          <w:i/>
          <w:sz w:val="24"/>
        </w:rPr>
        <w:t>Massive Open Online Course</w:t>
      </w:r>
      <w:r>
        <w:rPr>
          <w:sz w:val="24"/>
        </w:rPr>
        <w:t>). Para pengguna internet dapat belajar dari jarak jauh melalui portal web yang disediakan oleh lembaga atau komunitas tertentu. Adanya kakas ini diharapkan dapat membantu sebagai media belajar pemrograman jarak jauh.</w:t>
      </w: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0322B8" w:rsidRDefault="005546C9" w:rsidP="00126894">
      <w:pPr>
        <w:jc w:val="both"/>
        <w:rPr>
          <w:sz w:val="24"/>
        </w:rPr>
      </w:pPr>
      <w:r w:rsidRPr="00346764">
        <w:rPr>
          <w:sz w:val="24"/>
          <w:highlight w:val="yellow"/>
        </w:rPr>
        <w:lastRenderedPageBreak/>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3B6DCC" w:rsidRDefault="003B6DCC" w:rsidP="00126894">
      <w:pPr>
        <w:jc w:val="both"/>
        <w:rPr>
          <w:sz w:val="24"/>
        </w:rPr>
      </w:pPr>
    </w:p>
    <w:p w:rsidR="0061289F" w:rsidRDefault="0061289F" w:rsidP="0061289F">
      <w:pPr>
        <w:jc w:val="both"/>
        <w:rPr>
          <w:sz w:val="24"/>
        </w:rPr>
      </w:pPr>
      <w:r>
        <w:rPr>
          <w:sz w:val="24"/>
        </w:rPr>
        <w:t>Fakta, ide, informasi, angka, statistik, cerita, anekdot, frasa kunci, kutipan, gagasan:</w:t>
      </w:r>
    </w:p>
    <w:p w:rsidR="00E81218" w:rsidRDefault="00E81218" w:rsidP="0061289F">
      <w:pPr>
        <w:pStyle w:val="ListParagraph"/>
        <w:numPr>
          <w:ilvl w:val="0"/>
          <w:numId w:val="10"/>
        </w:numPr>
        <w:jc w:val="both"/>
        <w:rPr>
          <w:sz w:val="24"/>
        </w:rPr>
      </w:pPr>
      <w:r>
        <w:rPr>
          <w:sz w:val="24"/>
        </w:rPr>
        <w:t>Kegiatan belajar pemrograman tidak lepas dari eksekusi kode sumber</w:t>
      </w:r>
    </w:p>
    <w:p w:rsidR="0061289F" w:rsidRDefault="0061289F" w:rsidP="0061289F">
      <w:pPr>
        <w:pStyle w:val="ListParagraph"/>
        <w:numPr>
          <w:ilvl w:val="0"/>
          <w:numId w:val="10"/>
        </w:numPr>
        <w:jc w:val="both"/>
        <w:rPr>
          <w:sz w:val="24"/>
        </w:rPr>
      </w:pPr>
      <w:r w:rsidRPr="0061289F">
        <w:rPr>
          <w:sz w:val="24"/>
        </w:rPr>
        <w:t>Visualisasi sebagai salah</w:t>
      </w:r>
      <w:r>
        <w:rPr>
          <w:sz w:val="24"/>
        </w:rPr>
        <w:t xml:space="preserve"> satu media belajar pemrograman</w:t>
      </w:r>
    </w:p>
    <w:p w:rsidR="0061289F" w:rsidRDefault="0061289F" w:rsidP="0061289F">
      <w:pPr>
        <w:pStyle w:val="ListParagraph"/>
        <w:numPr>
          <w:ilvl w:val="0"/>
          <w:numId w:val="10"/>
        </w:numPr>
        <w:jc w:val="both"/>
        <w:rPr>
          <w:sz w:val="24"/>
        </w:rPr>
      </w:pPr>
      <w:r>
        <w:rPr>
          <w:sz w:val="24"/>
        </w:rPr>
        <w:t>Graf adalah salah satu struktur data</w:t>
      </w:r>
    </w:p>
    <w:p w:rsidR="00E81218" w:rsidRDefault="00E81218" w:rsidP="0061289F">
      <w:pPr>
        <w:pStyle w:val="ListParagraph"/>
        <w:numPr>
          <w:ilvl w:val="0"/>
          <w:numId w:val="10"/>
        </w:numPr>
        <w:jc w:val="both"/>
        <w:rPr>
          <w:sz w:val="24"/>
        </w:rPr>
      </w:pPr>
      <w:r>
        <w:rPr>
          <w:sz w:val="24"/>
        </w:rPr>
        <w:t>Perkembangan kakas visualisasi eksekusi kode berbasis web masih jarang</w:t>
      </w:r>
    </w:p>
    <w:p w:rsidR="00E81218" w:rsidRPr="0027178F" w:rsidRDefault="0027178F" w:rsidP="0027178F">
      <w:pPr>
        <w:jc w:val="both"/>
        <w:rPr>
          <w:sz w:val="24"/>
        </w:rPr>
      </w:pPr>
      <w:r w:rsidRPr="0027178F">
        <w:rPr>
          <w:sz w:val="24"/>
          <w:highlight w:val="yellow"/>
        </w:rPr>
        <w:t>Aku ingin menjelaskan di latar belakang sebagai berikut:</w:t>
      </w:r>
      <w:r>
        <w:rPr>
          <w:sz w:val="24"/>
        </w:rPr>
        <w:t xml:space="preserve"> dari menceritakan proses kegiatan belajar pemrograman, kesulitan yang ditemukan, hambatan dalam proses mengajar pemrograman bagi seorang pengajar, visualisasi sebagai salah satu media belajar mengajar, kakas yang telah mendukung visualisasi dalam proses belajar mengajar pemrograman, salah satu kesulitan teori dalam pemrograman adalah struktur data graf, kekurangan fitur kakas yang telah ada, dan harapan yang ingin dicapai dalam penelitian ini.</w:t>
      </w:r>
    </w:p>
    <w:p w:rsidR="0061289F" w:rsidRDefault="00726C48" w:rsidP="00726C48">
      <w:pPr>
        <w:jc w:val="both"/>
        <w:rPr>
          <w:sz w:val="24"/>
        </w:rPr>
      </w:pPr>
      <w:r>
        <w:rPr>
          <w:sz w:val="24"/>
        </w:rPr>
        <w:t>Pertanyaan yang harus dijawab dari judul:</w:t>
      </w:r>
    </w:p>
    <w:p w:rsidR="00726C48" w:rsidRDefault="00726C48" w:rsidP="00726C48">
      <w:pPr>
        <w:pStyle w:val="ListParagraph"/>
        <w:numPr>
          <w:ilvl w:val="0"/>
          <w:numId w:val="10"/>
        </w:numPr>
        <w:jc w:val="both"/>
        <w:rPr>
          <w:sz w:val="24"/>
        </w:rPr>
      </w:pPr>
      <w:r>
        <w:rPr>
          <w:sz w:val="24"/>
        </w:rPr>
        <w:t>Mengapa pengembangan kakas ?</w:t>
      </w:r>
    </w:p>
    <w:p w:rsidR="00726C48" w:rsidRDefault="00726C48" w:rsidP="00726C48">
      <w:pPr>
        <w:pStyle w:val="ListParagraph"/>
        <w:numPr>
          <w:ilvl w:val="0"/>
          <w:numId w:val="10"/>
        </w:numPr>
        <w:jc w:val="both"/>
        <w:rPr>
          <w:sz w:val="24"/>
        </w:rPr>
      </w:pPr>
      <w:r>
        <w:rPr>
          <w:sz w:val="24"/>
        </w:rPr>
        <w:t>Mengapa visualisasi eksekusi kode untuk graf ?</w:t>
      </w:r>
    </w:p>
    <w:p w:rsidR="00726C48" w:rsidRPr="00726C48" w:rsidRDefault="00726C48" w:rsidP="00726C48">
      <w:pPr>
        <w:pStyle w:val="ListParagraph"/>
        <w:numPr>
          <w:ilvl w:val="0"/>
          <w:numId w:val="10"/>
        </w:numPr>
        <w:jc w:val="both"/>
        <w:rPr>
          <w:sz w:val="24"/>
        </w:rPr>
      </w:pPr>
      <w:r>
        <w:rPr>
          <w:sz w:val="24"/>
        </w:rPr>
        <w:t>Mengapa sebagai media belajar pemrograman ?</w:t>
      </w:r>
    </w:p>
    <w:p w:rsidR="0061289F" w:rsidRDefault="0027178F" w:rsidP="00126894">
      <w:pPr>
        <w:jc w:val="both"/>
        <w:rPr>
          <w:sz w:val="24"/>
        </w:rPr>
      </w:pPr>
      <w:r w:rsidRPr="0027178F">
        <w:rPr>
          <w:sz w:val="24"/>
          <w:highlight w:val="yellow"/>
        </w:rPr>
        <w:t xml:space="preserve">Berikut </w:t>
      </w:r>
      <w:r w:rsidRPr="0027178F">
        <w:rPr>
          <w:b/>
          <w:sz w:val="24"/>
          <w:highlight w:val="yellow"/>
        </w:rPr>
        <w:t>draft</w:t>
      </w:r>
      <w:r w:rsidRPr="0027178F">
        <w:rPr>
          <w:sz w:val="24"/>
          <w:highlight w:val="yellow"/>
        </w:rPr>
        <w:t>, nanti masih mau diperbaiki kosa kata dan susunan kalimatnya</w:t>
      </w:r>
      <w:r>
        <w:rPr>
          <w:sz w:val="24"/>
        </w:rPr>
        <w:t>:</w:t>
      </w:r>
    </w:p>
    <w:p w:rsidR="00E653DB" w:rsidRDefault="00E653DB" w:rsidP="00126894">
      <w:pPr>
        <w:jc w:val="both"/>
        <w:rPr>
          <w:sz w:val="24"/>
        </w:rPr>
      </w:pPr>
      <w:r>
        <w:rPr>
          <w:sz w:val="24"/>
        </w:rPr>
        <w:t>Proses belajar pemrograman tidak lepas dari melakukan eksekusi kod</w:t>
      </w:r>
      <w:r w:rsidR="0089184D">
        <w:rPr>
          <w:sz w:val="24"/>
        </w:rPr>
        <w:t>e</w:t>
      </w:r>
      <w:r w:rsidR="003B7795">
        <w:rPr>
          <w:sz w:val="24"/>
        </w:rPr>
        <w:t xml:space="preserve">. </w:t>
      </w:r>
      <w:r w:rsidR="00AA73CC">
        <w:rPr>
          <w:sz w:val="24"/>
        </w:rPr>
        <w:t xml:space="preserve">Belajar pemrograman bagi sebagian pelajar tidak mudah. </w:t>
      </w:r>
      <w:r w:rsidR="003B7795">
        <w:rPr>
          <w:sz w:val="24"/>
        </w:rPr>
        <w:t xml:space="preserve">Selain pemahaman tentang algoritma, kegiatan mengonstruksi sebuah program adalah bagian penting untuk implementasi dari algoritma yang telah dirancang. </w:t>
      </w:r>
    </w:p>
    <w:p w:rsidR="00E653DB" w:rsidRDefault="00F02F15" w:rsidP="00126894">
      <w:pPr>
        <w:jc w:val="both"/>
        <w:rPr>
          <w:sz w:val="24"/>
        </w:rPr>
      </w:pPr>
      <w:r>
        <w:rPr>
          <w:sz w:val="24"/>
        </w:rPr>
        <w:t xml:space="preserve">Bagi </w:t>
      </w:r>
      <w:r w:rsidR="0027178F">
        <w:rPr>
          <w:sz w:val="24"/>
        </w:rPr>
        <w:t>pengajar</w:t>
      </w:r>
      <w:r>
        <w:rPr>
          <w:sz w:val="24"/>
        </w:rPr>
        <w:t xml:space="preserve"> </w:t>
      </w:r>
      <w:r w:rsidR="0027178F">
        <w:rPr>
          <w:sz w:val="24"/>
        </w:rPr>
        <w:t xml:space="preserve">untuk menjelaskan proses eksekusi kode di kelas terkadang menggunakan papan tulis atau </w:t>
      </w:r>
      <w:r w:rsidR="0027178F" w:rsidRPr="00AA73CC">
        <w:rPr>
          <w:i/>
          <w:sz w:val="24"/>
        </w:rPr>
        <w:t>slide PowerPoint</w:t>
      </w:r>
      <w:r w:rsidR="0027178F">
        <w:rPr>
          <w:sz w:val="24"/>
        </w:rPr>
        <w:t xml:space="preserve">. </w:t>
      </w:r>
      <w:r w:rsidR="00054D3D">
        <w:rPr>
          <w:sz w:val="24"/>
        </w:rPr>
        <w:t>Hal ini membutuhkan persiapan ekstra terhadap materi yang perlu disiapkan terkait gambar, alur diagram, atau bagian-bagian kode program yang perlu dijelaskan. Terutama jika materi pemrograman itu memasuki ke tingkat yang lebih rumit, seperti struktur data.</w:t>
      </w:r>
      <w:r w:rsidR="00AA73CC">
        <w:rPr>
          <w:sz w:val="24"/>
        </w:rPr>
        <w:t xml:space="preserve"> Diperlukan media belajar khusus untuk dapat menjelaskan proses eksekusi kode itu. Sehingga pelajar dapat memahami proses yang sebenarnya terjadi di dalam program komputer.</w:t>
      </w:r>
    </w:p>
    <w:p w:rsidR="00054D3D" w:rsidRDefault="00172D60" w:rsidP="00126894">
      <w:pPr>
        <w:jc w:val="both"/>
        <w:rPr>
          <w:sz w:val="24"/>
        </w:rPr>
      </w:pPr>
      <w:r>
        <w:rPr>
          <w:sz w:val="24"/>
        </w:rPr>
        <w:t xml:space="preserve">Sebuah </w:t>
      </w:r>
      <w:r w:rsidR="0098515A">
        <w:rPr>
          <w:sz w:val="24"/>
        </w:rPr>
        <w:t xml:space="preserve">penelitian yang </w:t>
      </w:r>
      <w:r w:rsidR="00EC0FA4">
        <w:rPr>
          <w:sz w:val="24"/>
        </w:rPr>
        <w:t xml:space="preserve">telah </w:t>
      </w:r>
      <w:r w:rsidR="0098515A">
        <w:rPr>
          <w:sz w:val="24"/>
        </w:rPr>
        <w:t xml:space="preserve">dilakukan oleh </w:t>
      </w:r>
      <w:r w:rsidR="00EC0FA4">
        <w:rPr>
          <w:sz w:val="24"/>
        </w:rPr>
        <w:t>Piteira dan Costa (2013)</w:t>
      </w:r>
      <w:r>
        <w:rPr>
          <w:sz w:val="24"/>
        </w:rPr>
        <w:t xml:space="preserve"> di </w:t>
      </w:r>
      <w:r w:rsidR="0098515A">
        <w:rPr>
          <w:sz w:val="24"/>
        </w:rPr>
        <w:t>Institut Politeknik Setubal, Portugal,</w:t>
      </w:r>
      <w:r>
        <w:rPr>
          <w:sz w:val="24"/>
        </w:rPr>
        <w:t xml:space="preserve"> menemukan bahwa </w:t>
      </w:r>
      <w:r w:rsidR="00EC0FA4">
        <w:rPr>
          <w:sz w:val="24"/>
        </w:rPr>
        <w:t xml:space="preserve">konsep </w:t>
      </w:r>
      <w:r w:rsidR="0098515A">
        <w:rPr>
          <w:sz w:val="24"/>
        </w:rPr>
        <w:t>pemrograman</w:t>
      </w:r>
      <w:r>
        <w:rPr>
          <w:sz w:val="24"/>
        </w:rPr>
        <w:t xml:space="preserve"> struktur data </w:t>
      </w:r>
      <w:r w:rsidR="00EC0FA4">
        <w:rPr>
          <w:sz w:val="24"/>
        </w:rPr>
        <w:t>memiliki tingkat ke</w:t>
      </w:r>
      <w:r>
        <w:rPr>
          <w:sz w:val="24"/>
        </w:rPr>
        <w:t>sulit</w:t>
      </w:r>
      <w:r w:rsidR="00EC0FA4">
        <w:rPr>
          <w:sz w:val="24"/>
        </w:rPr>
        <w:t>an</w:t>
      </w:r>
      <w:r>
        <w:rPr>
          <w:sz w:val="24"/>
        </w:rPr>
        <w:t xml:space="preserve"> </w:t>
      </w:r>
      <w:r w:rsidR="00EC0FA4">
        <w:rPr>
          <w:sz w:val="24"/>
        </w:rPr>
        <w:t>yang tinggi bagi sebagian besar pelajar</w:t>
      </w:r>
      <w:r>
        <w:rPr>
          <w:sz w:val="24"/>
        </w:rPr>
        <w:t xml:space="preserve">. Hal itu disebabkan </w:t>
      </w:r>
      <w:r w:rsidR="003466C8">
        <w:rPr>
          <w:sz w:val="24"/>
        </w:rPr>
        <w:t xml:space="preserve">konsep </w:t>
      </w:r>
      <w:r>
        <w:rPr>
          <w:sz w:val="24"/>
        </w:rPr>
        <w:t>pemrograman untuk struktur da</w:t>
      </w:r>
      <w:r w:rsidR="003466C8">
        <w:rPr>
          <w:sz w:val="24"/>
        </w:rPr>
        <w:t>ta merupakan konsep data abstrak yang tidak tampak jelas dalam kode. Penelitian tersebut juga memberikan perhatian khusus terhadap konsep pemrograman seperti pointer dan reference, parameter, abstract data types, error handling dan penggunaan bahasa dalam library.</w:t>
      </w:r>
    </w:p>
    <w:p w:rsidR="003341C0" w:rsidRDefault="003341C0" w:rsidP="00126894">
      <w:pPr>
        <w:jc w:val="both"/>
        <w:rPr>
          <w:sz w:val="24"/>
        </w:rPr>
      </w:pPr>
      <w:r>
        <w:rPr>
          <w:sz w:val="24"/>
        </w:rPr>
        <w:lastRenderedPageBreak/>
        <w:t>Graf adalah salah satu struktur data ...</w:t>
      </w:r>
    </w:p>
    <w:p w:rsidR="00C45A6C" w:rsidRDefault="00172D60" w:rsidP="00126894">
      <w:pPr>
        <w:jc w:val="both"/>
        <w:rPr>
          <w:sz w:val="24"/>
        </w:rPr>
      </w:pPr>
      <w:r>
        <w:rPr>
          <w:sz w:val="24"/>
        </w:rPr>
        <w:t>Visualisasi sebagai media belajar pemrograman bukan suatu hal yang baru. Para peneli</w:t>
      </w:r>
      <w:r w:rsidR="00B56BC5">
        <w:rPr>
          <w:sz w:val="24"/>
        </w:rPr>
        <w:t>ti telah banyak mengembangkan kakas visualisasi untuk membantu mempelajari algoritma dan pemrograman</w:t>
      </w:r>
      <w:r w:rsidR="00983CC4">
        <w:rPr>
          <w:sz w:val="24"/>
        </w:rPr>
        <w:t xml:space="preserve"> (Sorva, 2013)</w:t>
      </w:r>
      <w:r>
        <w:rPr>
          <w:sz w:val="24"/>
        </w:rPr>
        <w:t>.</w:t>
      </w:r>
      <w:r w:rsidR="00983CC4">
        <w:rPr>
          <w:sz w:val="24"/>
        </w:rPr>
        <w:t xml:space="preserve"> Visualisasi merupakan bagian dari GUI, yaitu untuk interaksi antar manusia dengan mesin atau komputer. Karena m</w:t>
      </w:r>
      <w:r w:rsidR="00983CC4" w:rsidRPr="00983CC4">
        <w:rPr>
          <w:sz w:val="24"/>
        </w:rPr>
        <w:t>elalui interaksi visual, manusia lebih cenderung menangkap lebih banyak informasi yang diterima dibandingkan melalui indera lainnya (Ware, 2004).</w:t>
      </w:r>
      <w:r w:rsidR="00B56BC5">
        <w:rPr>
          <w:sz w:val="24"/>
        </w:rPr>
        <w:t xml:space="preserve"> </w:t>
      </w:r>
      <w:r>
        <w:rPr>
          <w:sz w:val="24"/>
        </w:rPr>
        <w:t xml:space="preserve">Visualisasi dapat mendukung interaksi yang efisien dan efektif untuk beragam pekerjaan kognitif seperti menganalisis, meringkas, dan menarik </w:t>
      </w:r>
      <w:r w:rsidR="00B56BC5">
        <w:rPr>
          <w:sz w:val="24"/>
        </w:rPr>
        <w:t>kesimpulan</w:t>
      </w:r>
      <w:r w:rsidR="00C45A6C">
        <w:rPr>
          <w:sz w:val="24"/>
        </w:rPr>
        <w:t xml:space="preserve"> atas informasi yang diperoleh.</w:t>
      </w:r>
    </w:p>
    <w:p w:rsidR="00B56BC5" w:rsidRDefault="00B56BC5" w:rsidP="00126894">
      <w:pPr>
        <w:jc w:val="both"/>
        <w:rPr>
          <w:sz w:val="24"/>
        </w:rPr>
      </w:pPr>
      <w:r>
        <w:rPr>
          <w:sz w:val="24"/>
        </w:rPr>
        <w:t xml:space="preserve">Pada penelitian yang </w:t>
      </w:r>
      <w:r w:rsidR="00EC0FA4">
        <w:rPr>
          <w:sz w:val="24"/>
        </w:rPr>
        <w:t>telah</w:t>
      </w:r>
      <w:r>
        <w:rPr>
          <w:sz w:val="24"/>
        </w:rPr>
        <w:t xml:space="preserve"> dilakukan oleh Philip Guo (2010)</w:t>
      </w:r>
      <w:r w:rsidR="002D6F8A">
        <w:rPr>
          <w:sz w:val="24"/>
        </w:rPr>
        <w:t xml:space="preserve">, kakas visualisasi eksekusi kode </w:t>
      </w:r>
      <w:r w:rsidR="00983CC4">
        <w:rPr>
          <w:sz w:val="24"/>
        </w:rPr>
        <w:t>telah dibangun bernama Online Python Tutor (OPT).</w:t>
      </w:r>
      <w:r w:rsidR="002D6F8A">
        <w:rPr>
          <w:sz w:val="24"/>
        </w:rPr>
        <w:t xml:space="preserve"> </w:t>
      </w:r>
      <w:r w:rsidR="00983CC4">
        <w:rPr>
          <w:sz w:val="24"/>
        </w:rPr>
        <w:t>Kakas</w:t>
      </w:r>
      <w:r w:rsidR="002D6F8A">
        <w:rPr>
          <w:sz w:val="24"/>
        </w:rPr>
        <w:t xml:space="preserve"> </w:t>
      </w:r>
      <w:r w:rsidR="0089184D">
        <w:rPr>
          <w:sz w:val="24"/>
        </w:rPr>
        <w:t>ber</w:t>
      </w:r>
      <w:r w:rsidR="002D6F8A">
        <w:rPr>
          <w:sz w:val="24"/>
        </w:rPr>
        <w:t xml:space="preserve">basis web </w:t>
      </w:r>
      <w:r w:rsidR="00983CC4">
        <w:rPr>
          <w:sz w:val="24"/>
        </w:rPr>
        <w:t>ini memiliki</w:t>
      </w:r>
      <w:r w:rsidR="002D6F8A">
        <w:rPr>
          <w:sz w:val="24"/>
        </w:rPr>
        <w:t xml:space="preserve"> fitur </w:t>
      </w:r>
      <w:r w:rsidR="002D6F8A" w:rsidRPr="0089184D">
        <w:rPr>
          <w:i/>
          <w:sz w:val="24"/>
        </w:rPr>
        <w:t>embeddable</w:t>
      </w:r>
      <w:r w:rsidR="002D6F8A">
        <w:rPr>
          <w:sz w:val="24"/>
        </w:rPr>
        <w:t xml:space="preserve"> yang mudah digunakan</w:t>
      </w:r>
      <w:r w:rsidR="00EF1314">
        <w:rPr>
          <w:sz w:val="24"/>
        </w:rPr>
        <w:t>.</w:t>
      </w:r>
      <w:r w:rsidR="002D6F8A">
        <w:rPr>
          <w:sz w:val="24"/>
        </w:rPr>
        <w:t xml:space="preserve"> </w:t>
      </w:r>
      <w:r w:rsidR="00EF1314">
        <w:rPr>
          <w:sz w:val="24"/>
        </w:rPr>
        <w:t xml:space="preserve">Fitur tersebut </w:t>
      </w:r>
      <w:r w:rsidR="002D6F8A">
        <w:rPr>
          <w:sz w:val="24"/>
        </w:rPr>
        <w:t>d</w:t>
      </w:r>
      <w:r w:rsidR="00EF1314">
        <w:rPr>
          <w:sz w:val="24"/>
        </w:rPr>
        <w:t>igunakan untuk melampirkan visualisasi di</w:t>
      </w:r>
      <w:r w:rsidR="002D6F8A">
        <w:rPr>
          <w:sz w:val="24"/>
        </w:rPr>
        <w:t xml:space="preserve"> halaman web</w:t>
      </w:r>
      <w:r w:rsidR="00EF1314">
        <w:rPr>
          <w:sz w:val="24"/>
        </w:rPr>
        <w:t xml:space="preserve"> lain dengan tujuan tertentu</w:t>
      </w:r>
      <w:r w:rsidR="002D6F8A">
        <w:rPr>
          <w:sz w:val="24"/>
        </w:rPr>
        <w:t xml:space="preserve">. </w:t>
      </w:r>
      <w:r w:rsidR="00E33D96">
        <w:rPr>
          <w:sz w:val="24"/>
        </w:rPr>
        <w:t>Kakas ini dapat memvisualisasikan operasi kode program yang sebenarnya terjadi di dalam komputer.</w:t>
      </w:r>
    </w:p>
    <w:p w:rsidR="00E653DB" w:rsidRPr="005E4EA3" w:rsidRDefault="00E653DB" w:rsidP="00126894">
      <w:pPr>
        <w:jc w:val="both"/>
        <w:rPr>
          <w:sz w:val="24"/>
        </w:rPr>
      </w:pPr>
      <w:bookmarkStart w:id="0" w:name="_GoBack"/>
      <w:bookmarkEnd w:id="0"/>
    </w:p>
    <w:p w:rsidR="002C2D26" w:rsidRPr="00A36DD5" w:rsidRDefault="000322B8" w:rsidP="00A36DD5">
      <w:pPr>
        <w:rPr>
          <w:b/>
        </w:rPr>
      </w:pPr>
      <w:r>
        <w:rPr>
          <w:b/>
        </w:rPr>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w:t>
      </w:r>
      <w:r w:rsidR="00030263">
        <w:t>graf</w:t>
      </w:r>
      <w:r w:rsidR="00A36DD5">
        <w:t xml:space="preserve"> dalam kode </w:t>
      </w:r>
      <w:r w:rsidR="004E4D30">
        <w:t>sumber</w:t>
      </w:r>
      <w:r w:rsidR="00521BF0">
        <w:t xml:space="preserve"> sehingga dapat di</w:t>
      </w:r>
      <w:r w:rsidR="004E4D30">
        <w:t>visualisa</w:t>
      </w:r>
      <w:r w:rsidR="00521BF0">
        <w:t xml:space="preserve">sikan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EB4D66">
        <w:t xml:space="preserve">modifikasi </w:t>
      </w:r>
      <w:r w:rsidR="0061721A">
        <w:t>kakas</w:t>
      </w:r>
      <w:r w:rsidR="00E055B9">
        <w:t xml:space="preserve"> </w:t>
      </w:r>
      <w:r w:rsidR="00030263">
        <w:t>OPT</w:t>
      </w:r>
      <w:r w:rsidR="0061721A">
        <w:t xml:space="preserve"> </w:t>
      </w:r>
      <w:r w:rsidR="00EB4D66">
        <w:t xml:space="preserve">yang dapat melakukan </w:t>
      </w:r>
      <w:r w:rsidR="0061721A">
        <w:t xml:space="preserve">visualisasi </w:t>
      </w:r>
      <w:r w:rsidR="000D6462">
        <w:t>graf</w:t>
      </w:r>
      <w:r w:rsidR="0000194F">
        <w:t xml:space="preserve"> </w:t>
      </w:r>
      <w:r w:rsidR="000D6462">
        <w:t>dari eksekusi kode</w:t>
      </w:r>
      <w:r w:rsidR="00030263">
        <w:t>.</w:t>
      </w:r>
    </w:p>
    <w:p w:rsidR="00E86345" w:rsidRPr="00E86345" w:rsidRDefault="00F32AFB" w:rsidP="000322B8">
      <w:pPr>
        <w:rPr>
          <w:b/>
        </w:rPr>
      </w:pPr>
      <w:r>
        <w:rPr>
          <w:b/>
        </w:rPr>
        <w:t>I.4 Batasan Implementasi</w:t>
      </w:r>
    </w:p>
    <w:p w:rsidR="00FF29D8" w:rsidRDefault="00EB4D66" w:rsidP="00FF29D8">
      <w:pPr>
        <w:pStyle w:val="ListParagraph"/>
        <w:numPr>
          <w:ilvl w:val="0"/>
          <w:numId w:val="5"/>
        </w:numPr>
      </w:pPr>
      <w:r>
        <w:t>Pengembangan</w:t>
      </w:r>
      <w:r w:rsidR="00FF29D8">
        <w:t xml:space="preserve"> kakas VP berdasar kode sumber</w:t>
      </w:r>
      <w:r w:rsidR="00181FEA">
        <w:t xml:space="preserve"> terbuka</w:t>
      </w:r>
      <w:r w:rsidR="00FF29D8">
        <w:t xml:space="preserve"> dari OPT.</w:t>
      </w:r>
    </w:p>
    <w:p w:rsidR="00FF29D8" w:rsidRDefault="00FF29D8" w:rsidP="00FF29D8">
      <w:pPr>
        <w:pStyle w:val="ListParagraph"/>
        <w:numPr>
          <w:ilvl w:val="0"/>
          <w:numId w:val="5"/>
        </w:numPr>
      </w:pPr>
      <w:r>
        <w:t>Bahasa pemrograman ya</w:t>
      </w:r>
      <w:r w:rsidR="00EB4D66">
        <w:t>ng dapat divisualisasi</w:t>
      </w:r>
      <w:r w:rsidR="004534C8">
        <w:t xml:space="preserve"> </w:t>
      </w:r>
      <w:r>
        <w:t>adalah C dan C++.</w:t>
      </w:r>
    </w:p>
    <w:p w:rsidR="00E86345" w:rsidRDefault="00FF29D8" w:rsidP="00FF29D8">
      <w:pPr>
        <w:pStyle w:val="ListParagraph"/>
        <w:numPr>
          <w:ilvl w:val="0"/>
          <w:numId w:val="5"/>
        </w:numPr>
      </w:pPr>
      <w:r>
        <w:t xml:space="preserve">Kode program yang dapat divisualisasi minimal </w:t>
      </w:r>
      <w:r w:rsidRPr="00115093">
        <w:t xml:space="preserve">memiliki </w:t>
      </w:r>
      <w:r w:rsidR="004260F3">
        <w:t>tipe data fisik</w:t>
      </w:r>
      <w:r w:rsidR="00705C80">
        <w:t xml:space="preserve">, yaitu </w:t>
      </w:r>
      <w:r w:rsidR="00705C80" w:rsidRPr="00705C80">
        <w:rPr>
          <w:i/>
        </w:rPr>
        <w:t>array</w:t>
      </w:r>
      <w:r w:rsidR="00705C80">
        <w:t xml:space="preserve"> atau </w:t>
      </w:r>
      <w:r w:rsidR="00705C80" w:rsidRPr="00705C80">
        <w:rPr>
          <w:i/>
        </w:rPr>
        <w:t>pointer</w:t>
      </w:r>
      <w:r w:rsidR="00705C80">
        <w:t>.</w:t>
      </w:r>
    </w:p>
    <w:p w:rsidR="005B3E31" w:rsidRDefault="005B3E31" w:rsidP="00FF29D8">
      <w:pPr>
        <w:pStyle w:val="ListParagraph"/>
        <w:numPr>
          <w:ilvl w:val="0"/>
          <w:numId w:val="5"/>
        </w:numPr>
      </w:pPr>
      <w:r>
        <w:t xml:space="preserve">Kakas tidak menerima </w:t>
      </w:r>
      <w:r w:rsidRPr="005B3E31">
        <w:rPr>
          <w:i/>
        </w:rPr>
        <w:t>standard input</w:t>
      </w:r>
      <w:r>
        <w:rPr>
          <w:i/>
        </w:rPr>
        <w:t xml:space="preserve"> (stdin)</w:t>
      </w:r>
      <w:r>
        <w:t xml:space="preserve"> dan </w:t>
      </w:r>
      <w:r w:rsidRPr="00705C80">
        <w:rPr>
          <w:i/>
        </w:rPr>
        <w:t>include multiple class object files</w:t>
      </w:r>
      <w:r>
        <w:t>.</w:t>
      </w:r>
    </w:p>
    <w:p w:rsidR="00D90008" w:rsidRDefault="00D90008" w:rsidP="00FF29D8">
      <w:pPr>
        <w:pStyle w:val="ListParagraph"/>
        <w:numPr>
          <w:ilvl w:val="0"/>
          <w:numId w:val="5"/>
        </w:numPr>
      </w:pPr>
      <w:r>
        <w:t>Maksimal noktah yang dapat divisualisasikan sebanyak 100 titik.</w:t>
      </w:r>
    </w:p>
    <w:p w:rsidR="00D90008" w:rsidRDefault="00D90008" w:rsidP="00FF29D8">
      <w:pPr>
        <w:pStyle w:val="ListParagraph"/>
        <w:numPr>
          <w:ilvl w:val="0"/>
          <w:numId w:val="5"/>
        </w:numPr>
      </w:pPr>
      <w:r>
        <w:t>Animasi yang dapat divisualkan maksimal hanya 1000 langkah.</w:t>
      </w:r>
    </w:p>
    <w:p w:rsidR="00030263" w:rsidRDefault="00030263" w:rsidP="00FF29D8">
      <w:pPr>
        <w:pStyle w:val="ListParagraph"/>
        <w:numPr>
          <w:ilvl w:val="0"/>
          <w:numId w:val="5"/>
        </w:numPr>
      </w:pPr>
      <w:r w:rsidRPr="003963F1">
        <w:rPr>
          <w:highlight w:val="yellow"/>
        </w:rPr>
        <w:t>Algoritma yang dapat dideteksi dalam kode program adalah BFS dan DFS</w:t>
      </w:r>
      <w:r>
        <w:t>.</w:t>
      </w:r>
    </w:p>
    <w:p w:rsidR="00D90008" w:rsidRDefault="00D90008" w:rsidP="00D90008"/>
    <w:p w:rsidR="00E86345" w:rsidRPr="00FF29D8" w:rsidRDefault="004A456E" w:rsidP="000322B8">
      <w:pPr>
        <w:rPr>
          <w:b/>
        </w:rPr>
      </w:pPr>
      <w:r w:rsidRPr="00FF29D8">
        <w:rPr>
          <w:b/>
        </w:rPr>
        <w:t>I.5 Metodologi Penelitian</w:t>
      </w:r>
    </w:p>
    <w:p w:rsidR="0000194F" w:rsidRDefault="0000194F" w:rsidP="000322B8">
      <w:r>
        <w:t>1. Studi Literatur</w:t>
      </w:r>
    </w:p>
    <w:p w:rsidR="005F674F" w:rsidRDefault="0000194F" w:rsidP="000322B8">
      <w:r>
        <w:t xml:space="preserve">2. </w:t>
      </w:r>
      <w:r w:rsidR="00F937B1">
        <w:t>Eksplorasi</w:t>
      </w:r>
    </w:p>
    <w:p w:rsidR="0000194F" w:rsidRDefault="0000194F" w:rsidP="000322B8">
      <w:r>
        <w:t>3</w:t>
      </w:r>
      <w:r w:rsidR="00F937B1">
        <w:t xml:space="preserve">. Analisis </w:t>
      </w:r>
      <w:r w:rsidR="00705C80">
        <w:t>Masalah</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lastRenderedPageBreak/>
        <w:t>6</w:t>
      </w:r>
      <w:r w:rsidR="00F937B1">
        <w:t>. Pengujian dan Evaluasi Kakas</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0322B8" w:rsidRPr="00FF29D8" w:rsidRDefault="000322B8" w:rsidP="00F937B1">
      <w:pPr>
        <w:jc w:val="center"/>
        <w:rPr>
          <w:b/>
          <w:sz w:val="24"/>
          <w:szCs w:val="24"/>
        </w:rPr>
      </w:pPr>
      <w:r w:rsidRPr="00FF29D8">
        <w:rPr>
          <w:b/>
          <w:sz w:val="24"/>
          <w:szCs w:val="24"/>
        </w:rPr>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F29D8" w:rsidRDefault="00403CBE" w:rsidP="000322B8">
      <w:pPr>
        <w:rPr>
          <w:b/>
        </w:rPr>
      </w:pPr>
      <w:r>
        <w:rPr>
          <w:b/>
        </w:rPr>
        <w:t>II.6</w:t>
      </w:r>
      <w:r w:rsidR="0097182C" w:rsidRPr="00FF29D8">
        <w:rPr>
          <w:b/>
        </w:rPr>
        <w:t xml:space="preserve"> </w:t>
      </w:r>
      <w:r w:rsidR="0097182C" w:rsidRPr="0097182C">
        <w:rPr>
          <w:b/>
          <w:i/>
        </w:rPr>
        <w:t>Matrix Framework</w:t>
      </w:r>
    </w:p>
    <w:p w:rsidR="005E233C" w:rsidRDefault="00403CBE" w:rsidP="000322B8">
      <w:pPr>
        <w:rPr>
          <w:b/>
        </w:rPr>
      </w:pPr>
      <w:r>
        <w:rPr>
          <w:b/>
        </w:rPr>
        <w:tab/>
        <w:t>II.6</w:t>
      </w:r>
      <w:r w:rsidR="005E233C">
        <w:rPr>
          <w:b/>
        </w:rPr>
        <w:t>.1 Visualisasi</w:t>
      </w:r>
    </w:p>
    <w:p w:rsidR="005E233C" w:rsidRDefault="00403CBE" w:rsidP="000322B8">
      <w:pPr>
        <w:rPr>
          <w:b/>
        </w:rPr>
      </w:pPr>
      <w:r>
        <w:rPr>
          <w:b/>
        </w:rPr>
        <w:tab/>
        <w:t>II.6</w:t>
      </w:r>
      <w:r w:rsidR="005E233C">
        <w:rPr>
          <w:b/>
        </w:rPr>
        <w:t>.2 Struktur</w:t>
      </w:r>
    </w:p>
    <w:p w:rsidR="005E233C" w:rsidRDefault="005E233C" w:rsidP="000322B8">
      <w:pPr>
        <w:rPr>
          <w:b/>
        </w:rPr>
      </w:pPr>
      <w:r>
        <w:rPr>
          <w:b/>
        </w:rPr>
        <w:tab/>
        <w:t>II.</w:t>
      </w:r>
      <w:r w:rsidR="007252FF">
        <w:rPr>
          <w:b/>
        </w:rPr>
        <w:t>6</w:t>
      </w:r>
      <w:r>
        <w:rPr>
          <w:b/>
        </w:rPr>
        <w:t>.3 Konstruksi Visual</w:t>
      </w:r>
    </w:p>
    <w:p w:rsidR="005E233C" w:rsidRDefault="007252FF" w:rsidP="000322B8">
      <w:pPr>
        <w:rPr>
          <w:b/>
        </w:rPr>
      </w:pPr>
      <w:r>
        <w:rPr>
          <w:b/>
        </w:rPr>
        <w:tab/>
        <w:t>II.6</w:t>
      </w:r>
      <w:r w:rsidR="005E233C">
        <w:rPr>
          <w:b/>
        </w:rPr>
        <w:t>.4 Animasi</w:t>
      </w:r>
    </w:p>
    <w:p w:rsidR="005E233C" w:rsidRDefault="007252FF" w:rsidP="000322B8">
      <w:pPr>
        <w:rPr>
          <w:b/>
        </w:rPr>
      </w:pPr>
      <w:r>
        <w:rPr>
          <w:b/>
        </w:rPr>
        <w:tab/>
        <w:t>II.6</w:t>
      </w:r>
      <w:r w:rsidR="005E233C">
        <w:rPr>
          <w:b/>
        </w:rPr>
        <w:t>.5 Simulasi</w:t>
      </w:r>
    </w:p>
    <w:p w:rsidR="005E233C" w:rsidRPr="005E233C" w:rsidRDefault="007252FF" w:rsidP="000322B8">
      <w:r>
        <w:rPr>
          <w:b/>
        </w:rPr>
        <w:tab/>
        <w:t>II.6</w:t>
      </w:r>
      <w:r w:rsidR="005E233C">
        <w:rPr>
          <w:b/>
        </w:rPr>
        <w:t>.6 Tampilan Antarmuka Pengguna</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F65D59" w:rsidRDefault="00F92F0C" w:rsidP="005B4E55">
      <w:pPr>
        <w:jc w:val="center"/>
        <w:rPr>
          <w:b/>
        </w:rPr>
      </w:pPr>
      <w:r w:rsidRPr="00FF29D8">
        <w:rPr>
          <w:b/>
          <w:sz w:val="24"/>
        </w:rPr>
        <w:t>Bab III Analisis</w:t>
      </w:r>
      <w:r w:rsidR="00BD6556">
        <w:rPr>
          <w:b/>
          <w:sz w:val="24"/>
        </w:rPr>
        <w:t xml:space="preserve"> Masalah</w:t>
      </w:r>
    </w:p>
    <w:p w:rsidR="00E17A11" w:rsidRPr="002B374D" w:rsidRDefault="00760CF6" w:rsidP="000322B8">
      <w:pPr>
        <w:rPr>
          <w:b/>
        </w:rPr>
      </w:pPr>
      <w:r>
        <w:rPr>
          <w:b/>
        </w:rPr>
        <w:t>III</w:t>
      </w:r>
      <w:r w:rsidR="00BD6556">
        <w:rPr>
          <w:b/>
        </w:rPr>
        <w:t>.1 Analisis</w:t>
      </w:r>
      <w:r w:rsidR="00DF125D" w:rsidRPr="002B374D">
        <w:rPr>
          <w:b/>
        </w:rPr>
        <w:t xml:space="preserve"> </w:t>
      </w:r>
      <w:r w:rsidR="000C4F54" w:rsidRPr="002B374D">
        <w:rPr>
          <w:b/>
        </w:rPr>
        <w:t>Masalah</w:t>
      </w:r>
    </w:p>
    <w:p w:rsidR="00E17A11" w:rsidRPr="002B374D" w:rsidRDefault="00C65F9D" w:rsidP="000322B8">
      <w:pPr>
        <w:rPr>
          <w:b/>
        </w:rPr>
      </w:pPr>
      <w:r>
        <w:rPr>
          <w:b/>
        </w:rPr>
        <w:t>III.2 Hipotesis Solusi Penyelesaian Masalah</w:t>
      </w:r>
    </w:p>
    <w:p w:rsidR="00181FEA" w:rsidRPr="002B374D" w:rsidRDefault="00620BB4" w:rsidP="000322B8">
      <w:pPr>
        <w:rPr>
          <w:b/>
        </w:rPr>
      </w:pPr>
      <w:r>
        <w:rPr>
          <w:b/>
        </w:rPr>
        <w:lastRenderedPageBreak/>
        <w:t>III.3</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620BB4">
        <w:rPr>
          <w:b/>
        </w:rPr>
        <w:t>III.3</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620BB4">
        <w:rPr>
          <w:b/>
        </w:rPr>
        <w:t>III.3</w:t>
      </w:r>
      <w:r w:rsidRPr="002B374D">
        <w:rPr>
          <w:b/>
        </w:rPr>
        <w:t xml:space="preserve">.2 </w:t>
      </w:r>
      <w:r w:rsidR="000C4F54" w:rsidRPr="002B374D">
        <w:rPr>
          <w:b/>
        </w:rPr>
        <w:t xml:space="preserve">Kebutuhan </w:t>
      </w:r>
      <w:r w:rsidRPr="002B374D">
        <w:rPr>
          <w:b/>
        </w:rPr>
        <w:t>Perangkat Keras</w:t>
      </w:r>
    </w:p>
    <w:p w:rsidR="00181FEA" w:rsidRPr="00FF29D8" w:rsidRDefault="00181FEA" w:rsidP="000322B8"/>
    <w:p w:rsidR="00F92F0C" w:rsidRPr="00F00CE5" w:rsidRDefault="00F92F0C" w:rsidP="0081610A">
      <w:pPr>
        <w:jc w:val="center"/>
        <w:rPr>
          <w:b/>
        </w:rPr>
      </w:pPr>
      <w:r w:rsidRPr="00FF29D8">
        <w:rPr>
          <w:b/>
          <w:sz w:val="24"/>
        </w:rPr>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w:t>
      </w:r>
      <w:r w:rsidR="00BD6556">
        <w:rPr>
          <w:b/>
          <w:sz w:val="24"/>
        </w:rPr>
        <w:t xml:space="preserve">Evaluasi </w:t>
      </w:r>
      <w:r w:rsidR="00B814E1">
        <w:rPr>
          <w:b/>
          <w:sz w:val="24"/>
        </w:rPr>
        <w:t>Visualisasi</w:t>
      </w:r>
    </w:p>
    <w:p w:rsidR="00F92F0C" w:rsidRPr="00B56F05" w:rsidRDefault="00B31A45" w:rsidP="000322B8">
      <w:pPr>
        <w:rPr>
          <w:b/>
        </w:rPr>
      </w:pPr>
      <w:r w:rsidRPr="00B56F05">
        <w:rPr>
          <w:b/>
        </w:rPr>
        <w:t>V.1 Pengujian</w:t>
      </w:r>
      <w:r w:rsidR="000C4F54" w:rsidRPr="00B56F05">
        <w:rPr>
          <w:b/>
        </w:rPr>
        <w:t xml:space="preserve"> </w:t>
      </w:r>
      <w:r w:rsidR="005B4E55" w:rsidRPr="00B56F05">
        <w:rPr>
          <w:b/>
        </w:rPr>
        <w:t>Kakas</w:t>
      </w:r>
    </w:p>
    <w:p w:rsidR="000C4F54" w:rsidRPr="00B56F05" w:rsidRDefault="000C4F54" w:rsidP="000322B8">
      <w:pPr>
        <w:rPr>
          <w:b/>
        </w:rPr>
      </w:pPr>
      <w:r w:rsidRPr="00B56F05">
        <w:rPr>
          <w:b/>
        </w:rPr>
        <w:tab/>
        <w:t xml:space="preserve">V.1.1 </w:t>
      </w:r>
      <w:r w:rsidR="005B4E55" w:rsidRPr="00B56F05">
        <w:rPr>
          <w:b/>
        </w:rPr>
        <w:t>Pengujian Fungsional Kakas</w:t>
      </w:r>
    </w:p>
    <w:p w:rsidR="00E17A11" w:rsidRPr="00B56F05" w:rsidRDefault="000C4F54" w:rsidP="00D252E0">
      <w:pPr>
        <w:ind w:firstLine="720"/>
        <w:rPr>
          <w:b/>
        </w:rPr>
      </w:pPr>
      <w:r w:rsidRPr="00B56F05">
        <w:rPr>
          <w:b/>
        </w:rPr>
        <w:t xml:space="preserve">V.1.2 </w:t>
      </w:r>
      <w:r w:rsidR="00D252E0" w:rsidRPr="00B56F05">
        <w:rPr>
          <w:b/>
        </w:rPr>
        <w:t>Desain Eksperimen</w:t>
      </w:r>
    </w:p>
    <w:p w:rsidR="00B31A45" w:rsidRPr="00B56F05" w:rsidRDefault="00B31A45" w:rsidP="000322B8">
      <w:pPr>
        <w:rPr>
          <w:b/>
        </w:rPr>
      </w:pPr>
      <w:r w:rsidRPr="00B56F05">
        <w:rPr>
          <w:b/>
        </w:rPr>
        <w:t>V.2 Evaluasi</w:t>
      </w:r>
      <w:r w:rsidR="000C4F54" w:rsidRPr="00B56F05">
        <w:rPr>
          <w:b/>
        </w:rPr>
        <w:t xml:space="preserve"> </w:t>
      </w:r>
      <w:r w:rsidR="00D252E0" w:rsidRPr="00B56F05">
        <w:rPr>
          <w:b/>
        </w:rPr>
        <w:t>K</w:t>
      </w:r>
      <w:r w:rsidR="000C4F54" w:rsidRPr="00B56F05">
        <w:rPr>
          <w:b/>
        </w:rPr>
        <w:t>akas</w:t>
      </w:r>
    </w:p>
    <w:p w:rsidR="00F92F0C" w:rsidRPr="00B56F05" w:rsidRDefault="000C4F54" w:rsidP="000322B8">
      <w:pPr>
        <w:rPr>
          <w:b/>
        </w:rPr>
      </w:pPr>
      <w:r w:rsidRPr="00B56F05">
        <w:rPr>
          <w:b/>
        </w:rPr>
        <w:tab/>
        <w:t xml:space="preserve">V.2.1 Tujuan Pengembangan </w:t>
      </w:r>
      <w:r w:rsidR="00D252E0" w:rsidRPr="00B56F05">
        <w:rPr>
          <w:b/>
        </w:rPr>
        <w:t>K</w:t>
      </w:r>
      <w:r w:rsidRPr="00B56F05">
        <w:rPr>
          <w:b/>
        </w:rPr>
        <w:t>akas</w:t>
      </w:r>
    </w:p>
    <w:p w:rsidR="000C4F54" w:rsidRPr="00B56F05" w:rsidRDefault="000C4F54" w:rsidP="000322B8">
      <w:pPr>
        <w:rPr>
          <w:b/>
        </w:rPr>
      </w:pPr>
      <w:r w:rsidRPr="00B56F05">
        <w:rPr>
          <w:b/>
        </w:rPr>
        <w:tab/>
        <w:t xml:space="preserve">V.2.2 Indikator Keberhasilan </w:t>
      </w:r>
      <w:r w:rsidR="00D252E0" w:rsidRPr="00B56F05">
        <w:rPr>
          <w:b/>
        </w:rPr>
        <w:t>K</w:t>
      </w:r>
      <w:r w:rsidRPr="00B56F05">
        <w:rPr>
          <w:b/>
        </w:rPr>
        <w:t>akas</w:t>
      </w:r>
    </w:p>
    <w:p w:rsidR="000C4F54" w:rsidRPr="00B56F05" w:rsidRDefault="000C4F54" w:rsidP="000322B8">
      <w:pPr>
        <w:rPr>
          <w:b/>
        </w:rPr>
      </w:pPr>
      <w:r w:rsidRPr="00B56F05">
        <w:rPr>
          <w:b/>
        </w:rPr>
        <w:tab/>
        <w:t xml:space="preserve">V.2.3 Perbandingan </w:t>
      </w:r>
      <w:r w:rsidR="00D252E0" w:rsidRPr="00B56F05">
        <w:rPr>
          <w:b/>
        </w:rPr>
        <w:t>K</w:t>
      </w:r>
      <w:r w:rsidRPr="00B56F05">
        <w:rPr>
          <w:b/>
        </w:rPr>
        <w:t>akas Lama dan Baru</w:t>
      </w:r>
    </w:p>
    <w:p w:rsidR="00E17A11" w:rsidRPr="00B56F05" w:rsidRDefault="000C4F54" w:rsidP="000322B8">
      <w:pPr>
        <w:rPr>
          <w:b/>
        </w:rPr>
      </w:pPr>
      <w:r w:rsidRPr="00B56F05">
        <w:rPr>
          <w:b/>
        </w:rPr>
        <w:tab/>
        <w:t xml:space="preserve">V.2.4 Kelebihan dan Kekurangan </w:t>
      </w:r>
      <w:r w:rsidR="00D252E0" w:rsidRPr="00B56F05">
        <w:rPr>
          <w:b/>
        </w:rPr>
        <w:t>K</w:t>
      </w:r>
      <w:r w:rsidRPr="00B56F05">
        <w:rPr>
          <w:b/>
        </w:rPr>
        <w:t>akas</w:t>
      </w:r>
    </w:p>
    <w:p w:rsidR="00D252E0" w:rsidRDefault="00D252E0" w:rsidP="000322B8"/>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Pr="00B56F05" w:rsidRDefault="002B5FE9" w:rsidP="000322B8">
      <w:pPr>
        <w:rPr>
          <w:b/>
        </w:rPr>
      </w:pPr>
      <w:r w:rsidRPr="00B56F05">
        <w:rPr>
          <w:b/>
        </w:rPr>
        <w:t>VI.2 Saran</w:t>
      </w:r>
    </w:p>
    <w:sectPr w:rsidR="002B5FE9" w:rsidRPr="00B56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3EF9" w:rsidRDefault="00F53EF9" w:rsidP="007252FF">
      <w:pPr>
        <w:spacing w:after="0" w:line="240" w:lineRule="auto"/>
      </w:pPr>
      <w:r>
        <w:separator/>
      </w:r>
    </w:p>
  </w:endnote>
  <w:endnote w:type="continuationSeparator" w:id="0">
    <w:p w:rsidR="00F53EF9" w:rsidRDefault="00F53EF9"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3EF9" w:rsidRDefault="00F53EF9" w:rsidP="007252FF">
      <w:pPr>
        <w:spacing w:after="0" w:line="240" w:lineRule="auto"/>
      </w:pPr>
      <w:r>
        <w:separator/>
      </w:r>
    </w:p>
  </w:footnote>
  <w:footnote w:type="continuationSeparator" w:id="0">
    <w:p w:rsidR="00F53EF9" w:rsidRDefault="00F53EF9"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194F"/>
    <w:rsid w:val="00030263"/>
    <w:rsid w:val="000322B8"/>
    <w:rsid w:val="00032948"/>
    <w:rsid w:val="00054D3D"/>
    <w:rsid w:val="00070CCA"/>
    <w:rsid w:val="000732B8"/>
    <w:rsid w:val="000A3FF8"/>
    <w:rsid w:val="000C1DD9"/>
    <w:rsid w:val="000C4F54"/>
    <w:rsid w:val="000C6845"/>
    <w:rsid w:val="000D3BBD"/>
    <w:rsid w:val="000D6133"/>
    <w:rsid w:val="000D6462"/>
    <w:rsid w:val="000F222D"/>
    <w:rsid w:val="00115093"/>
    <w:rsid w:val="00126894"/>
    <w:rsid w:val="00127CFB"/>
    <w:rsid w:val="001651BC"/>
    <w:rsid w:val="00171017"/>
    <w:rsid w:val="00172D60"/>
    <w:rsid w:val="00181FEA"/>
    <w:rsid w:val="001A7D04"/>
    <w:rsid w:val="001F4C5D"/>
    <w:rsid w:val="00225DC5"/>
    <w:rsid w:val="00226400"/>
    <w:rsid w:val="00237002"/>
    <w:rsid w:val="00246858"/>
    <w:rsid w:val="00257E2B"/>
    <w:rsid w:val="0027178F"/>
    <w:rsid w:val="002B374D"/>
    <w:rsid w:val="002B5FE9"/>
    <w:rsid w:val="002B797C"/>
    <w:rsid w:val="002C2D26"/>
    <w:rsid w:val="002D6F8A"/>
    <w:rsid w:val="002E6023"/>
    <w:rsid w:val="00315C2A"/>
    <w:rsid w:val="003341C0"/>
    <w:rsid w:val="003428E4"/>
    <w:rsid w:val="003466C8"/>
    <w:rsid w:val="00346764"/>
    <w:rsid w:val="00347153"/>
    <w:rsid w:val="00372C16"/>
    <w:rsid w:val="003752CE"/>
    <w:rsid w:val="00380E6E"/>
    <w:rsid w:val="00386364"/>
    <w:rsid w:val="003963F1"/>
    <w:rsid w:val="003A3FA0"/>
    <w:rsid w:val="003B6DCC"/>
    <w:rsid w:val="003B7795"/>
    <w:rsid w:val="00403CBE"/>
    <w:rsid w:val="004260F3"/>
    <w:rsid w:val="00445307"/>
    <w:rsid w:val="004534C8"/>
    <w:rsid w:val="00467F0B"/>
    <w:rsid w:val="00475C85"/>
    <w:rsid w:val="004A456E"/>
    <w:rsid w:val="004B7821"/>
    <w:rsid w:val="004D2766"/>
    <w:rsid w:val="004E4D30"/>
    <w:rsid w:val="00521BF0"/>
    <w:rsid w:val="005546C9"/>
    <w:rsid w:val="00572DAE"/>
    <w:rsid w:val="00595AB7"/>
    <w:rsid w:val="005B3E31"/>
    <w:rsid w:val="005B4E55"/>
    <w:rsid w:val="005D700A"/>
    <w:rsid w:val="005E233C"/>
    <w:rsid w:val="005E4EA3"/>
    <w:rsid w:val="005F674F"/>
    <w:rsid w:val="00600B06"/>
    <w:rsid w:val="0061289F"/>
    <w:rsid w:val="0061721A"/>
    <w:rsid w:val="00620BB4"/>
    <w:rsid w:val="00623ADD"/>
    <w:rsid w:val="00644C79"/>
    <w:rsid w:val="00666FBF"/>
    <w:rsid w:val="00671834"/>
    <w:rsid w:val="00676DCB"/>
    <w:rsid w:val="0068086C"/>
    <w:rsid w:val="00682782"/>
    <w:rsid w:val="00690A74"/>
    <w:rsid w:val="006959DE"/>
    <w:rsid w:val="006C5689"/>
    <w:rsid w:val="006D175F"/>
    <w:rsid w:val="006F0993"/>
    <w:rsid w:val="00705C80"/>
    <w:rsid w:val="007252FF"/>
    <w:rsid w:val="00726C48"/>
    <w:rsid w:val="007356C7"/>
    <w:rsid w:val="00736F88"/>
    <w:rsid w:val="00760CF6"/>
    <w:rsid w:val="00775850"/>
    <w:rsid w:val="00786896"/>
    <w:rsid w:val="00791763"/>
    <w:rsid w:val="007B29BF"/>
    <w:rsid w:val="007B3AD0"/>
    <w:rsid w:val="007B45E5"/>
    <w:rsid w:val="0081610A"/>
    <w:rsid w:val="008243EC"/>
    <w:rsid w:val="008461BB"/>
    <w:rsid w:val="00852DBC"/>
    <w:rsid w:val="0089184D"/>
    <w:rsid w:val="008A294D"/>
    <w:rsid w:val="008B2E9B"/>
    <w:rsid w:val="008C5417"/>
    <w:rsid w:val="008E4360"/>
    <w:rsid w:val="00904891"/>
    <w:rsid w:val="00922898"/>
    <w:rsid w:val="00925331"/>
    <w:rsid w:val="00931EC1"/>
    <w:rsid w:val="009375FC"/>
    <w:rsid w:val="0097182C"/>
    <w:rsid w:val="00983CC4"/>
    <w:rsid w:val="0098515A"/>
    <w:rsid w:val="009A241C"/>
    <w:rsid w:val="009A49F7"/>
    <w:rsid w:val="009E019D"/>
    <w:rsid w:val="009F3394"/>
    <w:rsid w:val="00A24C25"/>
    <w:rsid w:val="00A36DD5"/>
    <w:rsid w:val="00A65FFA"/>
    <w:rsid w:val="00A72723"/>
    <w:rsid w:val="00AA333D"/>
    <w:rsid w:val="00AA73CC"/>
    <w:rsid w:val="00AD24AD"/>
    <w:rsid w:val="00AD3D2F"/>
    <w:rsid w:val="00AE3D3D"/>
    <w:rsid w:val="00AF7B48"/>
    <w:rsid w:val="00B00E56"/>
    <w:rsid w:val="00B0223B"/>
    <w:rsid w:val="00B31A45"/>
    <w:rsid w:val="00B442F6"/>
    <w:rsid w:val="00B50B77"/>
    <w:rsid w:val="00B524DA"/>
    <w:rsid w:val="00B56BC5"/>
    <w:rsid w:val="00B56F05"/>
    <w:rsid w:val="00B63BDA"/>
    <w:rsid w:val="00B814E1"/>
    <w:rsid w:val="00BC2F49"/>
    <w:rsid w:val="00BD6556"/>
    <w:rsid w:val="00C06C75"/>
    <w:rsid w:val="00C123EC"/>
    <w:rsid w:val="00C2040C"/>
    <w:rsid w:val="00C45A6C"/>
    <w:rsid w:val="00C61E21"/>
    <w:rsid w:val="00C65F9D"/>
    <w:rsid w:val="00C820A9"/>
    <w:rsid w:val="00C976B6"/>
    <w:rsid w:val="00CB2999"/>
    <w:rsid w:val="00CC5DD0"/>
    <w:rsid w:val="00D252E0"/>
    <w:rsid w:val="00D3075C"/>
    <w:rsid w:val="00D32A8E"/>
    <w:rsid w:val="00D34796"/>
    <w:rsid w:val="00D43FE6"/>
    <w:rsid w:val="00D65A6E"/>
    <w:rsid w:val="00D75378"/>
    <w:rsid w:val="00D90008"/>
    <w:rsid w:val="00DC5E87"/>
    <w:rsid w:val="00DE2423"/>
    <w:rsid w:val="00DE64F6"/>
    <w:rsid w:val="00DF125D"/>
    <w:rsid w:val="00E019A0"/>
    <w:rsid w:val="00E055B9"/>
    <w:rsid w:val="00E17A11"/>
    <w:rsid w:val="00E3189C"/>
    <w:rsid w:val="00E33D96"/>
    <w:rsid w:val="00E35395"/>
    <w:rsid w:val="00E653DB"/>
    <w:rsid w:val="00E701D8"/>
    <w:rsid w:val="00E81218"/>
    <w:rsid w:val="00E86345"/>
    <w:rsid w:val="00EB1988"/>
    <w:rsid w:val="00EB4D66"/>
    <w:rsid w:val="00EB76E5"/>
    <w:rsid w:val="00EC0FA4"/>
    <w:rsid w:val="00EF1314"/>
    <w:rsid w:val="00F00CE5"/>
    <w:rsid w:val="00F02F15"/>
    <w:rsid w:val="00F03387"/>
    <w:rsid w:val="00F27235"/>
    <w:rsid w:val="00F30231"/>
    <w:rsid w:val="00F32AFB"/>
    <w:rsid w:val="00F51420"/>
    <w:rsid w:val="00F53EF9"/>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FAAFD"/>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6</TotalTime>
  <Pages>6</Pages>
  <Words>2970</Words>
  <Characters>1693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04</cp:revision>
  <cp:lastPrinted>2017-09-18T00:07:00Z</cp:lastPrinted>
  <dcterms:created xsi:type="dcterms:W3CDTF">2017-01-27T09:41:00Z</dcterms:created>
  <dcterms:modified xsi:type="dcterms:W3CDTF">2018-03-14T07:10:00Z</dcterms:modified>
</cp:coreProperties>
</file>